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25EFAFEA"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6FF527AF" w14:textId="4CD4AFDD" w:rsidR="00F546BD" w:rsidRPr="00F546BD" w:rsidRDefault="00F546BD" w:rsidP="00F546BD">
      <w:r>
        <w:t xml:space="preserve">Uno de los mayores representantes de la doctrina del perdón real fue el </w:t>
      </w:r>
      <w:r>
        <w:rPr>
          <w:i/>
        </w:rPr>
        <w:t>i don’t recall his nationality</w:t>
      </w:r>
      <w:r>
        <w:t xml:space="preserve"> Juan López de Cuéllar. Los primeros argumentos de su </w:t>
      </w:r>
      <w:r>
        <w:rPr>
          <w:i/>
        </w:rPr>
        <w:t>Tratado iuridico-politico: practica de indultos</w:t>
      </w:r>
      <w:r>
        <w:t xml:space="preserve">, enunciaban que dios había creado las dos jurisdicciones primarias, la pontificia y la regia; que la rebeldía del pueblo de Israel había permitido que tuviesen rey; </w:t>
      </w:r>
    </w:p>
    <w:p w14:paraId="363E38A1" w14:textId="77777777" w:rsidR="00F546BD" w:rsidRDefault="00F546BD" w:rsidP="008C6989"/>
    <w:p w14:paraId="4134E5D9" w14:textId="1471F946" w:rsidR="0066695C" w:rsidRDefault="00FB5FC0" w:rsidP="008C6989">
      <w:r>
        <w:t xml:space="preserve">Aunque se tendía a utilizar de manera indistinta los términos “autoridad” y “potestad”, la lógica del ordenamiento normativo del antiguo régimen distinguía claramente ambos conceptos. Es verdad que el binomio </w:t>
      </w:r>
      <w:r>
        <w:rPr>
          <w:i/>
        </w:rPr>
        <w:t>auctoritas – potestas</w:t>
      </w:r>
      <w:r>
        <w:t xml:space="preserve"> es de raigambre romana, o por lo menos lo que se concebía como derecho antiguo en el sistema del </w:t>
      </w:r>
      <w:r>
        <w:rPr>
          <w:i/>
        </w:rPr>
        <w:t>ius commune</w:t>
      </w:r>
      <w:r>
        <w:t xml:space="preserve">, sin embargo, </w:t>
      </w:r>
      <w:r>
        <w:lastRenderedPageBreak/>
        <w:t xml:space="preserve">la distinción construida en la Edad Media europea con relación a estos términos fue transmitida a las discusiones y ordenamientos del mundo católico de la Edad Moderna. </w:t>
      </w:r>
    </w:p>
    <w:p w14:paraId="7374AE98" w14:textId="75DED7D0" w:rsidR="00FB5FC0" w:rsidRDefault="00FB5FC0" w:rsidP="008C6989">
      <w:r>
        <w:t xml:space="preserve">Del modo más simple, puede concebirse que la autoridad se imbrica en el </w:t>
      </w:r>
      <w:r>
        <w:rPr>
          <w:i/>
        </w:rPr>
        <w:t>ordo ordinans</w:t>
      </w:r>
      <w:r>
        <w:t xml:space="preserve">, el orden </w:t>
      </w:r>
      <w:r w:rsidR="009334BD">
        <w:t xml:space="preserve">ordenado de manera imperceptible por la divinidad. La potestad se relacionaba en cambio con el </w:t>
      </w:r>
      <w:r w:rsidR="009334BD">
        <w:rPr>
          <w:i/>
        </w:rPr>
        <w:t>ordo ordinatus</w:t>
      </w:r>
      <w:r w:rsidR="009334BD">
        <w:t xml:space="preserve">, el orden establecido e inmutable desde la creación, hecho evidente a través de la experiencia y la sabiduría. </w:t>
      </w:r>
    </w:p>
    <w:p w14:paraId="05FA2C4F" w14:textId="6B9DC74C" w:rsidR="00FB5FC0" w:rsidRPr="002A4004" w:rsidRDefault="009334BD" w:rsidP="008C6989">
      <w:r>
        <w:t xml:space="preserve">¿Es la autoridad </w:t>
      </w:r>
      <w:r w:rsidRPr="00AC23AE">
        <w:rPr>
          <w:i/>
        </w:rPr>
        <w:t>iurisdictio</w:t>
      </w:r>
      <w:r>
        <w:t xml:space="preserve">? Aunque en términos puros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que permiten juzgar y gobernar a los vasallos asignados. </w:t>
      </w:r>
      <w:r w:rsidR="00AC23AE">
        <w:t xml:space="preserve">Por lo tanto, la </w:t>
      </w:r>
      <w:r w:rsidR="00AC23AE" w:rsidRPr="00AC23AE">
        <w:rPr>
          <w:i/>
        </w:rPr>
        <w:t>iurisdictio</w:t>
      </w:r>
      <w:r w:rsidR="00AC23AE">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sidR="00AC23AE">
        <w:rPr>
          <w:i/>
        </w:rPr>
        <w:t>Gnadegabe</w:t>
      </w:r>
      <w:r w:rsidR="00AC23AE">
        <w:t>)</w:t>
      </w:r>
      <w:r w:rsidR="002A4004">
        <w:t>,</w:t>
      </w:r>
      <w:r w:rsidR="00AC23AE">
        <w:rPr>
          <w:rStyle w:val="Refdenotaalpie"/>
        </w:rPr>
        <w:footnoteReference w:id="16"/>
      </w:r>
      <w:r w:rsidR="002A4004">
        <w:t xml:space="preserve"> el cual derivará hacia el sentido de clemencia (</w:t>
      </w:r>
      <w:r w:rsidR="002A4004">
        <w:rPr>
          <w:i/>
        </w:rPr>
        <w:t>Gnade</w:t>
      </w:r>
      <w:r w:rsidR="002A4004">
        <w:t xml:space="preserve">) de manera similar al proceso vivido por el concepto de gracia en las lenguas romances; en particular en el italiano, que conserva el sentido de </w:t>
      </w:r>
      <w:r w:rsidR="002A4004">
        <w:rPr>
          <w:i/>
        </w:rPr>
        <w:t>grazia</w:t>
      </w:r>
      <w:r w:rsidR="002A4004">
        <w:t xml:space="preserve"> como perdón.</w:t>
      </w:r>
      <w:r w:rsidR="00EE7AF4">
        <w:rPr>
          <w:rStyle w:val="Refdenotaalpie"/>
        </w:rPr>
        <w:footnoteReference w:id="17"/>
      </w:r>
    </w:p>
    <w:p w14:paraId="7980B54B" w14:textId="35420EA7" w:rsidR="00455C81" w:rsidRPr="00817B95" w:rsidRDefault="00455C81" w:rsidP="000F0EAD">
      <w:r w:rsidRPr="00DB5562">
        <w:rPr>
          <w:i/>
        </w:rPr>
        <w:t xml:space="preserve"> </w:t>
      </w:r>
      <w:r w:rsidR="00AC74F4" w:rsidRPr="00DB5562">
        <w:rPr>
          <w:i/>
        </w:rPr>
        <w:t>El indulto aumenta la autoridad (la pot</w:t>
      </w:r>
      <w:r w:rsidR="00080325" w:rsidRPr="00DB5562">
        <w:rPr>
          <w:i/>
        </w:rPr>
        <w:t>estad incrementa la autoridad), es decir, el rey tiene la facultad de perdonar por dos razones, la primera para ganar el amor de los leales vasallos, con lo cual incrementa la autoridad inherente a su estatus; la segunda</w:t>
      </w:r>
      <w:r w:rsidR="00DB5562" w:rsidRPr="00DB5562">
        <w:rPr>
          <w:i/>
        </w:rPr>
        <w:t>, para externalizar su deseo de clemencia, lo cual significa un simple acto de gracia que, en principio, no espera retribución alguna del agraciado</w:t>
      </w:r>
      <w:r w:rsidR="00DB5562">
        <w:t xml:space="preserve">. </w:t>
      </w:r>
    </w:p>
    <w:p w14:paraId="64C39DA1" w14:textId="77777777" w:rsidR="00C23C84" w:rsidRDefault="00C23C84" w:rsidP="000F0EAD"/>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18"/>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19"/>
      </w:r>
      <w:r w:rsidR="00057411">
        <w:t xml:space="preserve"> </w:t>
      </w:r>
    </w:p>
    <w:p w14:paraId="01D9F703" w14:textId="552F05C0" w:rsidR="00B75D5F" w:rsidRDefault="001E0330" w:rsidP="002A3D12">
      <w:r>
        <w:t>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20"/>
      </w:r>
      <w:r w:rsidR="0062417A">
        <w:t xml:space="preserve"> afirmó:</w:t>
      </w:r>
      <w:r>
        <w:t xml:space="preserve"> “El ser y poder del Rey, es </w:t>
      </w:r>
      <w:r>
        <w:lastRenderedPageBreak/>
        <w:t>una participacion del ser y poder divino: y assi re</w:t>
      </w:r>
      <w:r w:rsidR="00EB3385">
        <w:t>q</w:t>
      </w:r>
      <w:r>
        <w:t>uiere favor del Cielo, y divino, para poderle dignamente sustentar.”</w:t>
      </w:r>
      <w:r>
        <w:rPr>
          <w:rStyle w:val="Refdenotaalpie"/>
        </w:rPr>
        <w:footnoteReference w:id="21"/>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22"/>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23"/>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24"/>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25"/>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26"/>
      </w:r>
      <w:r w:rsidR="006746FE">
        <w:t xml:space="preserve"> </w:t>
      </w:r>
      <w:r w:rsidR="0012263D">
        <w:t xml:space="preserve">La complejidad de la intrincada red de virtudes </w:t>
      </w:r>
      <w:r w:rsidR="0012263D">
        <w:lastRenderedPageBreak/>
        <w:t xml:space="preserve">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Pr>
          <w:rStyle w:val="Refdenotaalpie"/>
        </w:rPr>
        <w:footnoteReference w:id="27"/>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28"/>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lastRenderedPageBreak/>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29"/>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Pr>
          <w:rStyle w:val="Refdenotaalpie"/>
          <w:lang w:eastAsia="es-ES"/>
        </w:rPr>
        <w:footnoteReference w:id="30"/>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31"/>
      </w:r>
      <w:r w:rsidR="00F96FD3">
        <w:t xml:space="preserve"> </w:t>
      </w:r>
      <w:r w:rsidR="00B81CD1">
        <w:t xml:space="preserve">remiten a la estructura lógica de la clemencia: es atribución del príncipe, se usa para ganar el amor de los súbditos, y su exceso conlleva al desorden. </w:t>
      </w:r>
      <w:bookmarkStart w:id="1" w:name="_GoBack"/>
      <w:bookmarkEnd w:id="1"/>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32"/>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33"/>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34"/>
      </w:r>
      <w:r w:rsidR="003100C2" w:rsidRPr="003100C2">
        <w:rPr>
          <w:rStyle w:val="Refdenotaalpie"/>
        </w:rPr>
        <w:t xml:space="preserve"> </w:t>
      </w:r>
      <w:r w:rsidR="005779E7" w:rsidRPr="00B9631D">
        <w:lastRenderedPageBreak/>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35"/>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36"/>
      </w:r>
      <w:r w:rsidR="00FE4247">
        <w:t xml:space="preserve"> </w:t>
      </w:r>
    </w:p>
    <w:p w14:paraId="016B5DF5" w14:textId="55F21200"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37"/>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2B6C75">
        <w:rPr>
          <w:rStyle w:val="Refdenotaalpie"/>
        </w:rPr>
        <w:footnoteReference w:id="38"/>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39"/>
      </w:r>
      <w:r w:rsidR="00E342B0">
        <w:t xml:space="preserve"> Lo anterior fue destacado por Garsia Mastrillo en su afamado tratado </w:t>
      </w:r>
      <w:r w:rsidR="00E342B0">
        <w:rPr>
          <w:i/>
        </w:rPr>
        <w:t>Ad indultum generale</w:t>
      </w:r>
      <w:r w:rsidR="00E342B0">
        <w:t xml:space="preserve"> al afirmar que “</w:t>
      </w:r>
      <w:r w:rsidR="00E342B0" w:rsidRPr="00E342B0">
        <w:t xml:space="preserve">la clemencia es la manera como la divinidad adorna al Príncipe y asegura su excelencia, constituye modelo e imitación del mismo Dios en la observancia de los súbditos, une el amor a la seguridad y es </w:t>
      </w:r>
      <w:r w:rsidR="00E342B0" w:rsidRPr="00E342B0">
        <w:lastRenderedPageBreak/>
        <w:t>un medio eficacísimo para constreñir a los malvados.</w:t>
      </w:r>
      <w:r w:rsidR="00E342B0">
        <w:t>”</w:t>
      </w:r>
      <w:r w:rsidR="00E342B0">
        <w:rPr>
          <w:rStyle w:val="Refdenotaalpie"/>
        </w:rPr>
        <w:footnoteReference w:id="40"/>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41"/>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42"/>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43"/>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44"/>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w:t>
      </w:r>
      <w:r>
        <w:lastRenderedPageBreak/>
        <w:t>condena a pena arbitraria.”</w:t>
      </w:r>
      <w:r>
        <w:rPr>
          <w:rStyle w:val="Refdenotaalpie"/>
        </w:rPr>
        <w:footnoteReference w:id="45"/>
      </w:r>
      <w:r>
        <w:t xml:space="preserve"> Se comprendía que la humanidad había sido condenada desde su origen por el pecado de Adán,</w:t>
      </w:r>
      <w:r>
        <w:rPr>
          <w:rStyle w:val="Refdenotaalpie"/>
        </w:rPr>
        <w:footnoteReference w:id="46"/>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47"/>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48"/>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49"/>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50"/>
      </w:r>
    </w:p>
    <w:p w14:paraId="768667A4" w14:textId="1D9E24A7"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 xml:space="preserve">de manera justa, se suponía que en los casos donde el juicio había sido movido por interés, corruptela, baratería o cohecho, se podía recurrir a requerir la nulidad de la sentencia; del mismo modo, si el reo alegaba que era inocente podía </w:t>
      </w:r>
      <w:r>
        <w:lastRenderedPageBreak/>
        <w:t>apelar en consecuentes súplicas su libertad.</w:t>
      </w:r>
      <w:r w:rsidR="005B6AAC">
        <w:rPr>
          <w:rStyle w:val="Refdenotaalpie"/>
        </w:rPr>
        <w:footnoteReference w:id="51"/>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52"/>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53"/>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54"/>
      </w:r>
      <w:r w:rsidR="0042190A" w:rsidRPr="00B9631D">
        <w:t>.</w:t>
      </w:r>
      <w:r w:rsidR="008E4E99">
        <w:t xml:space="preserve"> Castillo de Bovadilla advertía que “por causa del mucho rigor pueden los Jueces ser privados de los Oficios;”</w:t>
      </w:r>
      <w:r w:rsidR="008E4E99">
        <w:rPr>
          <w:rStyle w:val="Refdenotaalpie"/>
        </w:rPr>
        <w:footnoteReference w:id="55"/>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56"/>
      </w:r>
      <w:r w:rsidR="008E4E99">
        <w:t xml:space="preserve"> Esto, según Bovadilla, lo enseñaban “las historias”, la experiencia del imperio romano y en particular de los reyes de España, “que han tenido por costumbre gobernar antes con amor, </w:t>
      </w:r>
      <w:r w:rsidR="008E4E99">
        <w:lastRenderedPageBreak/>
        <w:t>que con miedo: á cuya imitación deben los Corregidores, nombrados por ellos, proceder de la misma manera.”</w:t>
      </w:r>
      <w:r w:rsidR="008E4E99">
        <w:rPr>
          <w:rStyle w:val="Refdenotaalpie"/>
        </w:rPr>
        <w:footnoteReference w:id="57"/>
      </w:r>
      <w:r w:rsidR="008E4E99">
        <w:t xml:space="preserve"> </w:t>
      </w:r>
    </w:p>
    <w:p w14:paraId="620693C6" w14:textId="696D3621"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58"/>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59"/>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60"/>
      </w:r>
      <w:r w:rsidRPr="00B9631D">
        <w:t xml:space="preserve"> La justicia penal parte del principio que si los hombres se gobernaran de acuerdo a la ley natural, divina y humana, no sería necesario la 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61"/>
      </w:r>
      <w:r w:rsidRPr="00B9631D">
        <w:t xml:space="preserve"> En este sentido, la misericordia excesiva se opondría a la justicia y se equipararía a la crueldad y la tiranía</w:t>
      </w:r>
      <w:r w:rsidR="009971E4">
        <w:t>,</w:t>
      </w:r>
      <w:r w:rsidRPr="002B6C75">
        <w:rPr>
          <w:rStyle w:val="Refdenotaalpie"/>
        </w:rPr>
        <w:footnoteReference w:id="62"/>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w:t>
      </w:r>
      <w:r w:rsidRPr="00B9631D">
        <w:lastRenderedPageBreak/>
        <w:t>para mitigar la pena que corresponde segun las leyes</w:t>
      </w:r>
      <w:r w:rsidR="009971E4">
        <w:t>,</w:t>
      </w:r>
      <w:r w:rsidRPr="00B9631D">
        <w:t>”</w:t>
      </w:r>
      <w:r w:rsidRPr="002B6C75">
        <w:rPr>
          <w:rStyle w:val="Refdenotaalpie"/>
        </w:rPr>
        <w:footnoteReference w:id="63"/>
      </w:r>
      <w:r w:rsidRPr="00B9631D">
        <w:t xml:space="preserve"> lo cual contradeciría un principio básico de la clemencia real que radicaba en surgir de la mera voluntad del monarca</w:t>
      </w:r>
      <w:r w:rsidR="009971E4">
        <w:t>.</w:t>
      </w:r>
      <w:r w:rsidRPr="002B6C75">
        <w:rPr>
          <w:rStyle w:val="Refdenotaalpie"/>
        </w:rPr>
        <w:footnoteReference w:id="64"/>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65"/>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66"/>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67"/>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68"/>
      </w:r>
      <w:r w:rsidRPr="00B9631D">
        <w:t>. Además, la severidad no contradeciría la misericordia puesto que la aplicación recta de justicia no implicaba dureza de corazón</w:t>
      </w:r>
      <w:r w:rsidRPr="002B6C75">
        <w:rPr>
          <w:rStyle w:val="Refdenotaalpie"/>
        </w:rPr>
        <w:footnoteReference w:id="69"/>
      </w:r>
      <w:r w:rsidRPr="00B9631D">
        <w:t>.</w:t>
      </w:r>
    </w:p>
    <w:p w14:paraId="285BEE5A" w14:textId="6512DF0E" w:rsidR="00926DD1" w:rsidRPr="00926DD1" w:rsidRDefault="00926DD1" w:rsidP="00C54558">
      <w:pPr>
        <w:rPr>
          <w:color w:val="FF0000"/>
        </w:rPr>
      </w:pPr>
      <w:r>
        <w:rPr>
          <w:color w:val="FF0000"/>
        </w:rPr>
        <w:lastRenderedPageBreak/>
        <w:t>Conexión entre clemencia y gracia: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Pr>
          <w:rStyle w:val="Refdenotaalpie"/>
          <w:color w:val="FF0000"/>
        </w:rPr>
        <w:footnoteReference w:id="70"/>
      </w:r>
      <w:r>
        <w:rPr>
          <w:color w:val="FF0000"/>
        </w:rPr>
        <w:t xml:space="preserve"> </w:t>
      </w:r>
      <w:r w:rsidR="00803188">
        <w:rPr>
          <w:color w:val="FF0000"/>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Pr>
          <w:color w:val="FF0000"/>
        </w:rPr>
        <w:t>ía cuestionarse si la</w:t>
      </w:r>
      <w:r w:rsidR="00803188">
        <w:rPr>
          <w:color w:val="FF0000"/>
        </w:rPr>
        <w:t xml:space="preserve"> </w:t>
      </w:r>
      <w:r w:rsidR="00912806">
        <w:rPr>
          <w:color w:val="FF0000"/>
        </w:rPr>
        <w:t>clemencia</w:t>
      </w:r>
      <w:r w:rsidR="00803188">
        <w:rPr>
          <w:color w:val="FF0000"/>
        </w:rPr>
        <w:t xml:space="preserve"> podría </w:t>
      </w:r>
      <w:r w:rsidR="00912806">
        <w:rPr>
          <w:color w:val="FF0000"/>
        </w:rPr>
        <w:t xml:space="preserve">exaltar la munificencia </w:t>
      </w:r>
      <w:r w:rsidR="00803188">
        <w:rPr>
          <w:color w:val="FF0000"/>
        </w:rPr>
        <w:t xml:space="preserve">en un </w:t>
      </w:r>
      <w:r w:rsidR="00912806">
        <w:rPr>
          <w:color w:val="FF0000"/>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71"/>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72"/>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73"/>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xml:space="preserve">, con los cuales se esperaba, sin necesidad de </w:t>
      </w:r>
      <w:r w:rsidR="00341052">
        <w:lastRenderedPageBreak/>
        <w:t>contrato u obligación, el atraerlos a la lealtad y la defensa de la monarquía</w:t>
      </w:r>
      <w:r w:rsidR="00EB2B2F">
        <w:t>.</w:t>
      </w:r>
      <w:r w:rsidR="00EB2B2F">
        <w:rPr>
          <w:rStyle w:val="Refdenotaalpie"/>
        </w:rPr>
        <w:footnoteReference w:id="74"/>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75"/>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76"/>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77"/>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78"/>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w:t>
      </w:r>
      <w:r w:rsidR="006709BF">
        <w:lastRenderedPageBreak/>
        <w:t xml:space="preserve">adversos que tuvo el abuso de dicha </w:t>
      </w:r>
      <w:r w:rsidR="002A1C33">
        <w:t>regalía</w:t>
      </w:r>
      <w:r w:rsidR="006709BF">
        <w:t>.</w:t>
      </w:r>
      <w:r w:rsidR="000C7CFA">
        <w:rPr>
          <w:rStyle w:val="Refdenotaalpie"/>
        </w:rPr>
        <w:footnoteReference w:id="79"/>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80"/>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81"/>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82"/>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83"/>
      </w:r>
      <w:r w:rsidR="00DF61A5">
        <w:t xml:space="preserve"> Volviendo al caso que sirvió como introducción a este capítulo, </w:t>
      </w:r>
      <w:r w:rsidR="00EC526A">
        <w:t xml:space="preserve">la </w:t>
      </w:r>
      <w:r w:rsidR="00EC526A">
        <w:lastRenderedPageBreak/>
        <w:t>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84"/>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85"/>
      </w:r>
    </w:p>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86"/>
      </w:r>
      <w:r w:rsidR="00AF1BA2" w:rsidRPr="009956C8">
        <w:t>. Como señaló Murillo Velarde</w:t>
      </w:r>
      <w:r w:rsidR="00AF1BA2" w:rsidRPr="009956C8">
        <w:rPr>
          <w:vertAlign w:val="superscript"/>
        </w:rPr>
        <w:footnoteReference w:id="87"/>
      </w:r>
      <w:r w:rsidR="00AF1BA2" w:rsidRPr="009956C8">
        <w:t xml:space="preserve">, esta forma era característica de la legislación castellana y con ella se pretendía precisar la compleja polisemia relacionada con dicha gracia, transferida al derecho hispano </w:t>
      </w:r>
      <w:r w:rsidR="00AF1BA2" w:rsidRPr="009956C8">
        <w:lastRenderedPageBreak/>
        <w:t xml:space="preserve">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88"/>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89"/>
      </w:r>
    </w:p>
    <w:p w14:paraId="356ED45F" w14:textId="77777777" w:rsidR="00AF1BA2" w:rsidRPr="009956C8" w:rsidRDefault="00AF1BA2" w:rsidP="00AF1BA2"/>
    <w:p w14:paraId="43046F46" w14:textId="77D603B8" w:rsidR="0064159E" w:rsidRDefault="00AF1BA2" w:rsidP="00AF1BA2">
      <w:r w:rsidRPr="009956C8">
        <w:t xml:space="preserve">La diferencia es sutil pero no baladí. Con el indulto se modificaba la pena, se suavizaba, pero con el perdón se regresaba la honra, por ende, alguien que era liberado de la prisión </w:t>
      </w:r>
      <w:r w:rsidRPr="009956C8">
        <w:lastRenderedPageBreak/>
        <w:t>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90"/>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9B2D2" w14:textId="77777777" w:rsidR="00D749E6" w:rsidRDefault="00D749E6" w:rsidP="00B9631D">
      <w:pPr>
        <w:spacing w:line="240" w:lineRule="auto"/>
      </w:pPr>
      <w:r>
        <w:separator/>
      </w:r>
    </w:p>
  </w:endnote>
  <w:endnote w:type="continuationSeparator" w:id="0">
    <w:p w14:paraId="43316572" w14:textId="77777777" w:rsidR="00D749E6" w:rsidRDefault="00D749E6"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710517" w:rsidRDefault="00710517">
        <w:pPr>
          <w:pStyle w:val="Piedepgina"/>
          <w:jc w:val="right"/>
        </w:pPr>
        <w:r>
          <w:fldChar w:fldCharType="begin"/>
        </w:r>
        <w:r>
          <w:instrText>PAGE   \* MERGEFORMAT</w:instrText>
        </w:r>
        <w:r>
          <w:fldChar w:fldCharType="separate"/>
        </w:r>
        <w:r w:rsidR="009509EB" w:rsidRPr="009509EB">
          <w:rPr>
            <w:noProof/>
            <w:lang w:val="es-ES"/>
          </w:rPr>
          <w:t>1</w:t>
        </w:r>
        <w:r>
          <w:fldChar w:fldCharType="end"/>
        </w:r>
      </w:p>
    </w:sdtContent>
  </w:sdt>
  <w:p w14:paraId="2E48E8B0" w14:textId="77777777" w:rsidR="00710517" w:rsidRDefault="0071051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B8AECC" w14:textId="77777777" w:rsidR="00D749E6" w:rsidRDefault="00D749E6" w:rsidP="00B9631D">
      <w:pPr>
        <w:spacing w:line="240" w:lineRule="auto"/>
      </w:pPr>
      <w:r>
        <w:separator/>
      </w:r>
    </w:p>
  </w:footnote>
  <w:footnote w:type="continuationSeparator" w:id="0">
    <w:p w14:paraId="789D5574" w14:textId="77777777" w:rsidR="00D749E6" w:rsidRDefault="00D749E6" w:rsidP="00B9631D">
      <w:pPr>
        <w:spacing w:line="240" w:lineRule="auto"/>
      </w:pPr>
      <w:r>
        <w:continuationSeparator/>
      </w:r>
    </w:p>
  </w:footnote>
  <w:footnote w:id="1">
    <w:p w14:paraId="5A49ACA1" w14:textId="38024009" w:rsidR="00710517" w:rsidRDefault="00710517"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710517" w:rsidRDefault="00710517"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710517" w:rsidRDefault="00710517">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710517" w:rsidRDefault="00710517"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710517" w:rsidRDefault="00710517">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710517" w:rsidRDefault="00710517">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710517" w:rsidRDefault="00710517">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710517" w:rsidRDefault="00710517">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710517" w:rsidRDefault="00710517">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710517" w:rsidRDefault="00710517">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710517" w:rsidRDefault="00710517">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7830773" w:rsidR="00710517" w:rsidRPr="00201290" w:rsidRDefault="00710517">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710517" w:rsidRDefault="00710517">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710517" w:rsidRDefault="00710517">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710517" w:rsidRDefault="00710517">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306228D9" w14:textId="466E808C" w:rsidR="00710517" w:rsidRDefault="00710517">
      <w:pPr>
        <w:pStyle w:val="Textonotapie"/>
      </w:pPr>
      <w:r>
        <w:rPr>
          <w:rStyle w:val="Refdenotaalpie"/>
        </w:rPr>
        <w:footnoteRef/>
      </w:r>
      <w:r>
        <w:t xml:space="preserve"> Dicc. Etim, Gher-</w:t>
      </w:r>
      <w:r w:rsidRPr="00AC23AE">
        <w:rPr>
          <w:vertAlign w:val="superscript"/>
        </w:rPr>
        <w:t>4</w:t>
      </w:r>
      <w:r>
        <w:t>.</w:t>
      </w:r>
    </w:p>
  </w:footnote>
  <w:footnote w:id="17">
    <w:p w14:paraId="1EF39231" w14:textId="5DE329D8" w:rsidR="00710517" w:rsidRPr="00EE7AF4" w:rsidRDefault="00710517">
      <w:pPr>
        <w:pStyle w:val="Textonotapie"/>
      </w:pPr>
      <w:r>
        <w:rPr>
          <w:rStyle w:val="Refdenotaalpie"/>
        </w:rPr>
        <w:footnoteRef/>
      </w:r>
      <w:r>
        <w:t xml:space="preserve"> El </w:t>
      </w:r>
      <w:r>
        <w:rPr>
          <w:i/>
        </w:rPr>
        <w:t>Vocobolario</w:t>
      </w:r>
      <w:r>
        <w:t xml:space="preserve"> italiano de 1731 enuncia el sentido de </w:t>
      </w:r>
      <w:r>
        <w:rPr>
          <w:i/>
        </w:rPr>
        <w:t>grazia</w:t>
      </w:r>
      <w:r>
        <w:t xml:space="preserve"> como perdón. En cambio, el </w:t>
      </w:r>
      <w:r>
        <w:rPr>
          <w:i/>
        </w:rPr>
        <w:t>Diccionario de autoridades</w:t>
      </w:r>
      <w:r>
        <w:t xml:space="preserve"> tan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18">
    <w:p w14:paraId="6AC8EF8F" w14:textId="10EF25D3" w:rsidR="00710517" w:rsidRDefault="00710517">
      <w:pPr>
        <w:pStyle w:val="Textonotapie"/>
      </w:pPr>
      <w:r>
        <w:rPr>
          <w:rStyle w:val="Refdenotaalpie"/>
        </w:rPr>
        <w:footnoteRef/>
      </w:r>
      <w:r w:rsidRPr="006B38EA">
        <w:t xml:space="preserve"> Juan Eusebio Nieremberg,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III.</w:t>
      </w:r>
    </w:p>
  </w:footnote>
  <w:footnote w:id="19">
    <w:p w14:paraId="75EB9207" w14:textId="116005CC" w:rsidR="00710517" w:rsidRPr="00323B53" w:rsidRDefault="00710517">
      <w:pPr>
        <w:pStyle w:val="Textonotapie"/>
      </w:pPr>
      <w:r>
        <w:rPr>
          <w:rStyle w:val="Refdenotaalpie"/>
        </w:rPr>
        <w:footnoteRef/>
      </w:r>
      <w:r>
        <w:t xml:space="preserve"> Castillo de Bovadilla, </w:t>
      </w:r>
      <w:r>
        <w:rPr>
          <w:i/>
        </w:rPr>
        <w:t>Política para corregidores</w:t>
      </w:r>
      <w:r>
        <w:t>, Lib. I, cap. III, núm. 6 y 23.</w:t>
      </w:r>
    </w:p>
  </w:footnote>
  <w:footnote w:id="20">
    <w:p w14:paraId="293F495C" w14:textId="05F8793F" w:rsidR="00710517" w:rsidRPr="00F35A64" w:rsidRDefault="00710517">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9},"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21">
    <w:p w14:paraId="51A12FDE" w14:textId="2128BFA4" w:rsidR="00710517" w:rsidRPr="001E0330" w:rsidRDefault="00710517">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22">
    <w:p w14:paraId="1335ECE5" w14:textId="6E7B88AE" w:rsidR="00710517" w:rsidRPr="00C24EFF" w:rsidRDefault="00710517">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23">
    <w:p w14:paraId="448F145B" w14:textId="706F5356" w:rsidR="00710517" w:rsidRPr="009A7156" w:rsidRDefault="00710517">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24">
    <w:p w14:paraId="0835D4FA" w14:textId="77469138" w:rsidR="00710517" w:rsidRDefault="00710517">
      <w:pPr>
        <w:pStyle w:val="Textonotapie"/>
      </w:pPr>
      <w:r>
        <w:rPr>
          <w:rStyle w:val="Refdenotaalpie"/>
        </w:rPr>
        <w:footnoteRef/>
      </w:r>
      <w:r>
        <w:t xml:space="preserve"> Ribadeneyra, </w:t>
      </w:r>
      <w:r>
        <w:rPr>
          <w:i/>
        </w:rPr>
        <w:t>Tratado de la religión y las virtudes</w:t>
      </w:r>
      <w:r>
        <w:t>, lib. II, cap. IX.</w:t>
      </w:r>
    </w:p>
  </w:footnote>
  <w:footnote w:id="25">
    <w:p w14:paraId="2A69C54E" w14:textId="626D868E" w:rsidR="00710517" w:rsidRDefault="00710517">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4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564920">
        <w:rPr>
          <w:rFonts w:cs="Times New Roman"/>
          <w:szCs w:val="24"/>
        </w:rPr>
        <w:t xml:space="preserve">Rodríguez Flores, </w:t>
      </w:r>
      <w:r w:rsidRPr="00564920">
        <w:rPr>
          <w:rFonts w:cs="Times New Roman"/>
          <w:i/>
          <w:iCs/>
          <w:szCs w:val="24"/>
        </w:rPr>
        <w:t>El perdón real</w:t>
      </w:r>
      <w:r w:rsidRPr="00564920">
        <w:rPr>
          <w:rFonts w:cs="Times New Roman"/>
          <w:szCs w:val="24"/>
        </w:rPr>
        <w:t>, 15.</w:t>
      </w:r>
      <w:r>
        <w:fldChar w:fldCharType="end"/>
      </w:r>
    </w:p>
  </w:footnote>
  <w:footnote w:id="26">
    <w:p w14:paraId="735C36CF" w14:textId="6B991B7C" w:rsidR="00710517" w:rsidRPr="0047499D" w:rsidRDefault="00710517">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45},"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45},"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30460D">
        <w:rPr>
          <w:rFonts w:cs="Times New Roman"/>
          <w:szCs w:val="24"/>
        </w:rPr>
        <w:t xml:space="preserve">Carlos Garriga Acosta, “Justicia animada: dispositivos de la justicia en la monarquía católica”, en </w:t>
      </w:r>
      <w:r w:rsidRPr="0030460D">
        <w:rPr>
          <w:rFonts w:cs="Times New Roman"/>
          <w:i/>
          <w:iCs/>
          <w:szCs w:val="24"/>
        </w:rPr>
        <w:t>De justicia de jueces a justicia de leyes: hacia la España de 1870</w:t>
      </w:r>
      <w:r w:rsidRPr="0030460D">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27">
    <w:p w14:paraId="4CCEBF02" w14:textId="0427BD97" w:rsidR="00710517" w:rsidRDefault="00710517">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28">
    <w:p w14:paraId="0B95ACCE" w14:textId="03A1026C" w:rsidR="00710517" w:rsidRPr="006102A2" w:rsidRDefault="00710517">
      <w:pPr>
        <w:pStyle w:val="Textonotapie"/>
      </w:pPr>
      <w:r>
        <w:rPr>
          <w:rStyle w:val="Refdenotaalpie"/>
        </w:rPr>
        <w:footnoteRef/>
      </w:r>
      <w:r>
        <w:t xml:space="preserve"> Castillo de Bovadilla, Lib. I, cap. III, núm. 51.</w:t>
      </w:r>
    </w:p>
  </w:footnote>
  <w:footnote w:id="29">
    <w:p w14:paraId="6C560A05" w14:textId="12F92BE5" w:rsidR="00710517" w:rsidRPr="00D215CF" w:rsidRDefault="00710517"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30">
    <w:p w14:paraId="6979BDE5" w14:textId="7019D9D5" w:rsidR="00710517" w:rsidRPr="004F2AE6" w:rsidRDefault="00710517" w:rsidP="00F65E56">
      <w:pPr>
        <w:pStyle w:val="Textonotapie"/>
      </w:pPr>
      <w:r>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31">
    <w:p w14:paraId="0DDAD7A7" w14:textId="5F1EFAED" w:rsidR="00710517" w:rsidRDefault="00710517">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50},"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32">
    <w:p w14:paraId="501A1615" w14:textId="0704232D" w:rsidR="00710517" w:rsidRPr="00265A20" w:rsidRDefault="00710517">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33">
    <w:p w14:paraId="66F64105" w14:textId="77777777" w:rsidR="00710517" w:rsidRPr="00515929" w:rsidRDefault="00710517"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34">
    <w:p w14:paraId="4944A0CE" w14:textId="032015D9" w:rsidR="00710517" w:rsidRPr="00827997" w:rsidRDefault="00710517"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53},"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35">
    <w:p w14:paraId="2C2837B2" w14:textId="3863E5C7" w:rsidR="00710517" w:rsidRDefault="00710517"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36">
    <w:p w14:paraId="4D5531B0" w14:textId="7AE25A4D" w:rsidR="00710517" w:rsidRDefault="00710517">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37">
    <w:p w14:paraId="10D30FAE" w14:textId="5AB129B7" w:rsidR="00710517" w:rsidRDefault="00710517">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38">
    <w:p w14:paraId="4290A584" w14:textId="24DC2ED9" w:rsidR="00710517" w:rsidRPr="004D5E2F" w:rsidRDefault="00710517" w:rsidP="004A499C">
      <w:pPr>
        <w:pStyle w:val="Textonotapie"/>
      </w:pPr>
      <w:r w:rsidRPr="002B6C75">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39">
    <w:p w14:paraId="422AA2D4" w14:textId="1405477B" w:rsidR="00710517" w:rsidRDefault="00710517"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40">
    <w:p w14:paraId="1DFED9C9" w14:textId="165093ED" w:rsidR="00710517" w:rsidRPr="00E342B0" w:rsidRDefault="00710517">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41">
    <w:p w14:paraId="78B56BBD" w14:textId="354A2DFC" w:rsidR="00710517" w:rsidRPr="00AA0E9B" w:rsidRDefault="00710517"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42">
    <w:p w14:paraId="62F331DC" w14:textId="7A5FE51E" w:rsidR="00710517" w:rsidRPr="00AA0E9B" w:rsidRDefault="00710517"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43">
    <w:p w14:paraId="26CCBD09" w14:textId="19577DAF" w:rsidR="00710517" w:rsidRPr="00734344" w:rsidRDefault="00710517"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44">
    <w:p w14:paraId="669686E5" w14:textId="77777777" w:rsidR="00710517" w:rsidRPr="00137320" w:rsidRDefault="00710517"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45">
    <w:p w14:paraId="37C1F667" w14:textId="32674B7C" w:rsidR="00710517" w:rsidRDefault="00710517" w:rsidP="000B2B9E">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64},"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64},"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46">
    <w:p w14:paraId="2716A6E2" w14:textId="7935D985" w:rsidR="00710517" w:rsidRDefault="00710517"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65},"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47">
    <w:p w14:paraId="2B0D014C" w14:textId="34DAF9E6" w:rsidR="00710517" w:rsidRDefault="00710517"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6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48">
    <w:p w14:paraId="5CDB52B6" w14:textId="2BEEDA82" w:rsidR="00710517" w:rsidRDefault="00710517"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67},"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49">
    <w:p w14:paraId="6500F0C6" w14:textId="77777777" w:rsidR="00710517" w:rsidRDefault="00710517" w:rsidP="000B2B9E">
      <w:pPr>
        <w:pStyle w:val="Textonotapie"/>
      </w:pPr>
      <w:r>
        <w:rPr>
          <w:rStyle w:val="Refdenotaalpie"/>
        </w:rPr>
        <w:footnoteRef/>
      </w:r>
      <w:r>
        <w:t xml:space="preserve"> Referencia en el original a tres citas bíblicas: Mt 12:7, Sal 106, Pr 3:3.</w:t>
      </w:r>
    </w:p>
  </w:footnote>
  <w:footnote w:id="50">
    <w:p w14:paraId="7021C1E8" w14:textId="472C3A8A" w:rsidR="00710517" w:rsidRPr="002E634A" w:rsidRDefault="00710517"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51">
    <w:p w14:paraId="56F0EA9E" w14:textId="54B2572B" w:rsidR="00710517" w:rsidRDefault="00710517">
      <w:pPr>
        <w:pStyle w:val="Textonotapie"/>
      </w:pPr>
      <w:r>
        <w:rPr>
          <w:rStyle w:val="Refdenotaalpie"/>
        </w:rPr>
        <w:footnoteRef/>
      </w:r>
      <w:r>
        <w:t xml:space="preserve"> </w:t>
      </w:r>
      <w:r>
        <w:fldChar w:fldCharType="begin"/>
      </w:r>
      <w:r>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70},"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8252F6">
        <w:rPr>
          <w:rFonts w:cs="Times New Roman"/>
          <w:szCs w:val="24"/>
        </w:rPr>
        <w:t xml:space="preserve">Miguel Pino Abad, “El recurso de suplicación en el Consejo de Indias”, en </w:t>
      </w:r>
      <w:r w:rsidRPr="008252F6">
        <w:rPr>
          <w:rFonts w:cs="Times New Roman"/>
          <w:i/>
          <w:iCs/>
          <w:szCs w:val="24"/>
        </w:rPr>
        <w:t>Actas del XIX congreso del Instituto Internacional de Historia del Derecho Indiano. Berlín 2016.</w:t>
      </w:r>
      <w:r w:rsidRPr="008252F6">
        <w:rPr>
          <w:rFonts w:cs="Times New Roman"/>
          <w:szCs w:val="24"/>
        </w:rPr>
        <w:t>, ed. Thomas Duve, vol. II, II vols. (Madrid: Dykinson, 2017), 1163–83.</w:t>
      </w:r>
      <w:r>
        <w:fldChar w:fldCharType="end"/>
      </w:r>
    </w:p>
  </w:footnote>
  <w:footnote w:id="52">
    <w:p w14:paraId="038FB7BD" w14:textId="71B1901E" w:rsidR="00710517" w:rsidRPr="0042190A" w:rsidRDefault="00710517"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53">
    <w:p w14:paraId="3B8870CD" w14:textId="0753EB86" w:rsidR="00710517" w:rsidRPr="00C44AAB" w:rsidRDefault="00710517"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54">
    <w:p w14:paraId="7C5C4994" w14:textId="77777777" w:rsidR="00710517" w:rsidRPr="001155D2" w:rsidRDefault="00710517"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55">
    <w:p w14:paraId="34A0353E" w14:textId="579493C3" w:rsidR="00710517" w:rsidRPr="00C054C4" w:rsidRDefault="00710517"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56">
    <w:p w14:paraId="0127643E" w14:textId="77777777" w:rsidR="00710517" w:rsidRDefault="00710517" w:rsidP="008E4E99">
      <w:pPr>
        <w:pStyle w:val="Textonotapie"/>
      </w:pPr>
      <w:r>
        <w:rPr>
          <w:rStyle w:val="Refdenotaalpie"/>
        </w:rPr>
        <w:footnoteRef/>
      </w:r>
      <w:r>
        <w:t xml:space="preserve"> Castillo de Bovadilla, lib. III, cap. XII, núm. 7.</w:t>
      </w:r>
    </w:p>
  </w:footnote>
  <w:footnote w:id="57">
    <w:p w14:paraId="5F3D5465" w14:textId="77777777" w:rsidR="00710517" w:rsidRPr="00C05F45" w:rsidRDefault="00710517" w:rsidP="008E4E99">
      <w:pPr>
        <w:pStyle w:val="Textonotapie"/>
      </w:pPr>
      <w:r>
        <w:rPr>
          <w:rStyle w:val="Refdenotaalpie"/>
        </w:rPr>
        <w:footnoteRef/>
      </w:r>
      <w:r>
        <w:t xml:space="preserve"> Castillo de Bovadilla, lib. </w:t>
      </w:r>
      <w:r w:rsidRPr="00F05BA7">
        <w:t xml:space="preserve">III, cap. </w:t>
      </w:r>
      <w:r w:rsidRPr="00C05F45">
        <w:t>XII, núm. 8.</w:t>
      </w:r>
    </w:p>
  </w:footnote>
  <w:footnote w:id="58">
    <w:p w14:paraId="147A2B6E" w14:textId="14CFF7D3" w:rsidR="00710517" w:rsidRPr="003A403C" w:rsidRDefault="00710517"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59">
    <w:p w14:paraId="2DE0CAD7" w14:textId="5830E643" w:rsidR="00710517" w:rsidRPr="008E4E99" w:rsidRDefault="00710517"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60">
    <w:p w14:paraId="23D27692" w14:textId="48F22C5A" w:rsidR="00710517" w:rsidRPr="000560AE" w:rsidRDefault="00710517"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79},"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61">
    <w:p w14:paraId="5C1B780F" w14:textId="56168A14" w:rsidR="00710517" w:rsidRPr="00185E50" w:rsidRDefault="00710517"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62">
    <w:p w14:paraId="24D9BA0F" w14:textId="77777777" w:rsidR="00710517" w:rsidRPr="009D2BC9" w:rsidRDefault="00710517"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63">
    <w:p w14:paraId="4FC3866C" w14:textId="77777777" w:rsidR="00710517" w:rsidRPr="00573862" w:rsidRDefault="00710517"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64">
    <w:p w14:paraId="1B08C730" w14:textId="0E9A625D" w:rsidR="00710517" w:rsidRDefault="00710517"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8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65">
    <w:p w14:paraId="3ACE29C5" w14:textId="6312F610" w:rsidR="00710517" w:rsidRPr="00090E5A" w:rsidRDefault="00710517"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rodi, {\\i{}Una historia de la justicia}, 42.","plainCitation":"Prodi, Una historia de la justicia, 42.","noteIndex":84},"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7C7C94">
        <w:rPr>
          <w:rFonts w:cs="Times New Roman"/>
          <w:szCs w:val="24"/>
        </w:rPr>
        <w:t xml:space="preserve">Prodi, </w:t>
      </w:r>
      <w:r w:rsidRPr="007C7C94">
        <w:rPr>
          <w:rFonts w:cs="Times New Roman"/>
          <w:i/>
          <w:iCs/>
          <w:szCs w:val="24"/>
        </w:rPr>
        <w:t>Una historia de la justicia</w:t>
      </w:r>
      <w:r w:rsidRPr="007C7C94">
        <w:rPr>
          <w:rFonts w:cs="Times New Roman"/>
          <w:szCs w:val="24"/>
        </w:rPr>
        <w:t>, 42.</w:t>
      </w:r>
      <w:r>
        <w:fldChar w:fldCharType="end"/>
      </w:r>
    </w:p>
  </w:footnote>
  <w:footnote w:id="66">
    <w:p w14:paraId="1225404A" w14:textId="77777777" w:rsidR="00710517" w:rsidRPr="00273553" w:rsidRDefault="00710517"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67">
    <w:p w14:paraId="3A200291" w14:textId="77777777" w:rsidR="00710517" w:rsidRPr="00B3069B" w:rsidRDefault="00710517"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68">
    <w:p w14:paraId="790F4A8A" w14:textId="0FF357B8" w:rsidR="00710517" w:rsidRPr="000560AE" w:rsidRDefault="00710517"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69">
    <w:p w14:paraId="5AAB967A" w14:textId="77777777" w:rsidR="00710517" w:rsidRPr="008E4E99" w:rsidRDefault="00710517"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70">
    <w:p w14:paraId="4C2507FD" w14:textId="3ACD55F0" w:rsidR="00710517" w:rsidRDefault="00710517">
      <w:pPr>
        <w:pStyle w:val="Textonotapie"/>
      </w:pPr>
      <w:r>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8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803188">
        <w:rPr>
          <w:rFonts w:cs="Times New Roman"/>
          <w:szCs w:val="24"/>
        </w:rPr>
        <w:t xml:space="preserve">Rodríguez Flores, </w:t>
      </w:r>
      <w:r w:rsidRPr="00803188">
        <w:rPr>
          <w:rFonts w:cs="Times New Roman"/>
          <w:i/>
          <w:iCs/>
          <w:szCs w:val="24"/>
        </w:rPr>
        <w:t>El perdón real</w:t>
      </w:r>
      <w:r w:rsidRPr="00803188">
        <w:rPr>
          <w:rFonts w:cs="Times New Roman"/>
          <w:szCs w:val="24"/>
        </w:rPr>
        <w:t>, 14.</w:t>
      </w:r>
      <w:r>
        <w:fldChar w:fldCharType="end"/>
      </w:r>
    </w:p>
  </w:footnote>
  <w:footnote w:id="71">
    <w:p w14:paraId="11F3A4B0" w14:textId="7EEF35BA" w:rsidR="00710517" w:rsidRDefault="00710517">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9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72">
    <w:p w14:paraId="5EA2974A" w14:textId="1925F7AE" w:rsidR="00710517" w:rsidRDefault="00710517">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9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73">
    <w:p w14:paraId="28F2A1EE" w14:textId="419C4726" w:rsidR="00710517" w:rsidRDefault="00710517">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74">
    <w:p w14:paraId="765A4B8A" w14:textId="2D982BED" w:rsidR="00710517" w:rsidRDefault="00710517">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9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75">
    <w:p w14:paraId="79021727" w14:textId="0D3F2378" w:rsidR="00710517" w:rsidRPr="00BA76C0" w:rsidRDefault="00710517">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76">
    <w:p w14:paraId="0B7D8553" w14:textId="19EE6674" w:rsidR="00710517" w:rsidRDefault="00710517">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9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77">
    <w:p w14:paraId="2CBAA388" w14:textId="0EFDB417" w:rsidR="00710517" w:rsidRDefault="00710517">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78">
    <w:p w14:paraId="4AB2DC3B" w14:textId="3C0F4DC5" w:rsidR="00710517" w:rsidRDefault="00710517">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9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79">
    <w:p w14:paraId="0B2564F6" w14:textId="3C1FABEE" w:rsidR="00710517" w:rsidRDefault="00710517">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9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80">
    <w:p w14:paraId="7DD94F36" w14:textId="37523760" w:rsidR="00710517" w:rsidRPr="008F36FD" w:rsidRDefault="00710517">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9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81">
    <w:p w14:paraId="5285D108" w14:textId="35265545" w:rsidR="00710517" w:rsidRDefault="00710517">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10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82">
    <w:p w14:paraId="782BC615" w14:textId="42E57517" w:rsidR="00710517" w:rsidRDefault="00710517"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10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83">
    <w:p w14:paraId="2CF4D1B5" w14:textId="5CDF55A7" w:rsidR="00710517" w:rsidRDefault="00710517">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10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84">
    <w:p w14:paraId="50EA41B8" w14:textId="7EF4D8E8" w:rsidR="00710517" w:rsidRDefault="00710517">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85">
    <w:p w14:paraId="7C5A3E76" w14:textId="64564A5B" w:rsidR="00710517" w:rsidRDefault="00710517">
      <w:pPr>
        <w:pStyle w:val="Textonotapie"/>
      </w:pPr>
      <w:r>
        <w:rPr>
          <w:rStyle w:val="Refdenotaalpie"/>
        </w:rPr>
        <w:footnoteRef/>
      </w:r>
      <w:r>
        <w:t xml:space="preserve"> Saavedra Fajardo, emp. 11, lema “ex pulsu noscitur”. Las referencias bíblicas tomadas por Saavedra son Eccl. 5:4 y Eccl. 4:34.</w:t>
      </w:r>
    </w:p>
  </w:footnote>
  <w:footnote w:id="86">
    <w:p w14:paraId="6859A76C" w14:textId="1DFFF776" w:rsidR="00710517" w:rsidRPr="003C35C1" w:rsidRDefault="00710517"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87">
    <w:p w14:paraId="5278C48F" w14:textId="77777777" w:rsidR="00710517" w:rsidRPr="00F47F3C" w:rsidRDefault="00710517"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88">
    <w:p w14:paraId="7E19721E" w14:textId="21583116" w:rsidR="00710517" w:rsidRPr="005A04A0" w:rsidRDefault="00710517"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89">
    <w:p w14:paraId="313BF6BD" w14:textId="77777777" w:rsidR="00710517" w:rsidRPr="00494FBE" w:rsidRDefault="00710517"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90">
    <w:p w14:paraId="647584A7" w14:textId="6CAC9B96" w:rsidR="00710517" w:rsidRPr="008129CF" w:rsidRDefault="00710517"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10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0325"/>
    <w:rsid w:val="00081ED4"/>
    <w:rsid w:val="00087B96"/>
    <w:rsid w:val="00087BC1"/>
    <w:rsid w:val="0009056F"/>
    <w:rsid w:val="00090E5A"/>
    <w:rsid w:val="0009524D"/>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27DD7"/>
    <w:rsid w:val="0013002E"/>
    <w:rsid w:val="001309A5"/>
    <w:rsid w:val="00131992"/>
    <w:rsid w:val="00131A0A"/>
    <w:rsid w:val="00132E3A"/>
    <w:rsid w:val="00134E68"/>
    <w:rsid w:val="00135A97"/>
    <w:rsid w:val="00137320"/>
    <w:rsid w:val="0014170D"/>
    <w:rsid w:val="00142E02"/>
    <w:rsid w:val="00143848"/>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2339"/>
    <w:rsid w:val="001B3281"/>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0622A"/>
    <w:rsid w:val="00211A92"/>
    <w:rsid w:val="00213058"/>
    <w:rsid w:val="00215D8E"/>
    <w:rsid w:val="00220385"/>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004"/>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799"/>
    <w:rsid w:val="002F1F37"/>
    <w:rsid w:val="002F2950"/>
    <w:rsid w:val="002F3FD6"/>
    <w:rsid w:val="00301BE4"/>
    <w:rsid w:val="00302F7B"/>
    <w:rsid w:val="0030389A"/>
    <w:rsid w:val="0030460D"/>
    <w:rsid w:val="00304BCC"/>
    <w:rsid w:val="00306997"/>
    <w:rsid w:val="003100C2"/>
    <w:rsid w:val="00311A3C"/>
    <w:rsid w:val="00312258"/>
    <w:rsid w:val="00312A9B"/>
    <w:rsid w:val="00312EF0"/>
    <w:rsid w:val="00314027"/>
    <w:rsid w:val="003142C3"/>
    <w:rsid w:val="003145D6"/>
    <w:rsid w:val="00323B53"/>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1CC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44FE7"/>
    <w:rsid w:val="0045090F"/>
    <w:rsid w:val="00450953"/>
    <w:rsid w:val="00452E15"/>
    <w:rsid w:val="00453281"/>
    <w:rsid w:val="00455C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4920"/>
    <w:rsid w:val="00565B64"/>
    <w:rsid w:val="005666D8"/>
    <w:rsid w:val="00567C76"/>
    <w:rsid w:val="00570D59"/>
    <w:rsid w:val="00572F2C"/>
    <w:rsid w:val="0057471E"/>
    <w:rsid w:val="005779E7"/>
    <w:rsid w:val="00577FF2"/>
    <w:rsid w:val="00580E83"/>
    <w:rsid w:val="005844AE"/>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6AAC"/>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6EC"/>
    <w:rsid w:val="006128BA"/>
    <w:rsid w:val="00613890"/>
    <w:rsid w:val="00614710"/>
    <w:rsid w:val="006211F4"/>
    <w:rsid w:val="0062417A"/>
    <w:rsid w:val="00625740"/>
    <w:rsid w:val="00627034"/>
    <w:rsid w:val="00630E1A"/>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2CCD"/>
    <w:rsid w:val="006B38EA"/>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0517"/>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56D1"/>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6429"/>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53A"/>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4146"/>
    <w:rsid w:val="009144F1"/>
    <w:rsid w:val="0092166A"/>
    <w:rsid w:val="00922CC8"/>
    <w:rsid w:val="00922D6F"/>
    <w:rsid w:val="00923C33"/>
    <w:rsid w:val="00925A8D"/>
    <w:rsid w:val="00925F98"/>
    <w:rsid w:val="00926DD1"/>
    <w:rsid w:val="00932469"/>
    <w:rsid w:val="009334BD"/>
    <w:rsid w:val="009355E1"/>
    <w:rsid w:val="009426D7"/>
    <w:rsid w:val="00944E5A"/>
    <w:rsid w:val="00947E39"/>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C23AE"/>
    <w:rsid w:val="00AC74F4"/>
    <w:rsid w:val="00AD04AD"/>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6BF3"/>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3EB3"/>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3DB2"/>
    <w:rsid w:val="00D5570B"/>
    <w:rsid w:val="00D60460"/>
    <w:rsid w:val="00D61588"/>
    <w:rsid w:val="00D62165"/>
    <w:rsid w:val="00D63785"/>
    <w:rsid w:val="00D70071"/>
    <w:rsid w:val="00D70251"/>
    <w:rsid w:val="00D70380"/>
    <w:rsid w:val="00D70E0A"/>
    <w:rsid w:val="00D72814"/>
    <w:rsid w:val="00D7332C"/>
    <w:rsid w:val="00D749E6"/>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5562"/>
    <w:rsid w:val="00DB7584"/>
    <w:rsid w:val="00DC02A4"/>
    <w:rsid w:val="00DC1368"/>
    <w:rsid w:val="00DC2BC8"/>
    <w:rsid w:val="00DC508E"/>
    <w:rsid w:val="00DD1BDD"/>
    <w:rsid w:val="00DD3BAC"/>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B95"/>
    <w:rsid w:val="00F55CBD"/>
    <w:rsid w:val="00F56205"/>
    <w:rsid w:val="00F56304"/>
    <w:rsid w:val="00F60E2A"/>
    <w:rsid w:val="00F6481A"/>
    <w:rsid w:val="00F65812"/>
    <w:rsid w:val="00F65E56"/>
    <w:rsid w:val="00F7244B"/>
    <w:rsid w:val="00F73C7E"/>
    <w:rsid w:val="00F757CA"/>
    <w:rsid w:val="00F77026"/>
    <w:rsid w:val="00F80BE0"/>
    <w:rsid w:val="00F81B0B"/>
    <w:rsid w:val="00F869B3"/>
    <w:rsid w:val="00F957A5"/>
    <w:rsid w:val="00F96FD3"/>
    <w:rsid w:val="00FA12F3"/>
    <w:rsid w:val="00FA249B"/>
    <w:rsid w:val="00FA65B3"/>
    <w:rsid w:val="00FA6731"/>
    <w:rsid w:val="00FB0534"/>
    <w:rsid w:val="00FB0748"/>
    <w:rsid w:val="00FB1407"/>
    <w:rsid w:val="00FB1454"/>
    <w:rsid w:val="00FB5CBC"/>
    <w:rsid w:val="00FB5FC0"/>
    <w:rsid w:val="00FC3356"/>
    <w:rsid w:val="00FC74F2"/>
    <w:rsid w:val="00FD0EC4"/>
    <w:rsid w:val="00FD268F"/>
    <w:rsid w:val="00FD6312"/>
    <w:rsid w:val="00FD6E7C"/>
    <w:rsid w:val="00FD7684"/>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1DD81D9-1C4A-4A4C-BA4C-EAE6A596E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2</TotalTime>
  <Pages>22</Pages>
  <Words>6504</Words>
  <Characters>34346</Characters>
  <Application>Microsoft Office Word</Application>
  <DocSecurity>0</DocSecurity>
  <Lines>52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45</cp:revision>
  <cp:lastPrinted>2018-06-11T17:37:00Z</cp:lastPrinted>
  <dcterms:created xsi:type="dcterms:W3CDTF">2018-06-05T17:57:00Z</dcterms:created>
  <dcterms:modified xsi:type="dcterms:W3CDTF">2018-06-1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ceg2uG75"/&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